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8E0611" w14:textId="0F86A2D4" w:rsidR="006B6CEF" w:rsidRPr="00EB1FE3" w:rsidRDefault="00C1122E" w:rsidP="00EB1FE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Hlk60924687"/>
      <w:r w:rsidRPr="00EB1FE3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6B6CEF" w:rsidRPr="00EB1FE3">
        <w:rPr>
          <w:rFonts w:ascii="Times New Roman" w:hAnsi="Times New Roman" w:cs="Times New Roman"/>
          <w:sz w:val="24"/>
          <w:szCs w:val="24"/>
        </w:rPr>
        <w:t xml:space="preserve">Table S1: </w:t>
      </w:r>
      <w:r w:rsidR="00176355" w:rsidRPr="00EB1FE3">
        <w:rPr>
          <w:rFonts w:ascii="Times New Roman" w:hAnsi="Times New Roman" w:cs="Times New Roman"/>
          <w:sz w:val="24"/>
          <w:szCs w:val="24"/>
        </w:rPr>
        <w:t>Summary details of Ross seal deployments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</w:t>
      </w:r>
      <w:r w:rsidR="00176355" w:rsidRPr="00EB1FE3">
        <w:rPr>
          <w:rFonts w:ascii="Times New Roman" w:hAnsi="Times New Roman" w:cs="Times New Roman"/>
          <w:sz w:val="24"/>
          <w:szCs w:val="24"/>
        </w:rPr>
        <w:t>that were used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(n = 19)</w:t>
      </w:r>
      <w:r w:rsidR="00176355" w:rsidRPr="00EB1FE3">
        <w:rPr>
          <w:rFonts w:ascii="Times New Roman" w:hAnsi="Times New Roman" w:cs="Times New Roman"/>
          <w:sz w:val="24"/>
          <w:szCs w:val="24"/>
        </w:rPr>
        <w:t xml:space="preserve"> in the habitat models. S55 - SA Agulhas II expedition 2016-2017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(deployed = 11, used = 7)</w:t>
      </w:r>
      <w:r w:rsidR="00176355" w:rsidRPr="00EB1FE3">
        <w:rPr>
          <w:rFonts w:ascii="Times New Roman" w:hAnsi="Times New Roman" w:cs="Times New Roman"/>
          <w:sz w:val="24"/>
          <w:szCs w:val="24"/>
        </w:rPr>
        <w:t>, PS111 – Polarstern expedition 2018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(deployed and used = 2)</w:t>
      </w:r>
      <w:r w:rsidR="00176355" w:rsidRPr="00EB1FE3">
        <w:rPr>
          <w:rFonts w:ascii="Times New Roman" w:hAnsi="Times New Roman" w:cs="Times New Roman"/>
          <w:sz w:val="24"/>
          <w:szCs w:val="24"/>
        </w:rPr>
        <w:t xml:space="preserve">; </w:t>
      </w:r>
      <w:r w:rsidR="00F66F84" w:rsidRPr="00EB1FE3">
        <w:rPr>
          <w:rFonts w:ascii="Times New Roman" w:hAnsi="Times New Roman" w:cs="Times New Roman"/>
          <w:sz w:val="24"/>
          <w:szCs w:val="24"/>
        </w:rPr>
        <w:t>SCALE – South African Seasonal cycle experiment 2019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(deployed and used = 2)</w:t>
      </w:r>
      <w:r w:rsidR="00F66F84" w:rsidRPr="00EB1FE3">
        <w:rPr>
          <w:rFonts w:ascii="Times New Roman" w:hAnsi="Times New Roman" w:cs="Times New Roman"/>
          <w:sz w:val="24"/>
          <w:szCs w:val="24"/>
        </w:rPr>
        <w:t xml:space="preserve">; </w:t>
      </w:r>
      <w:r w:rsidR="00176355" w:rsidRPr="00EB1FE3">
        <w:rPr>
          <w:rFonts w:ascii="Times New Roman" w:hAnsi="Times New Roman" w:cs="Times New Roman"/>
          <w:sz w:val="24"/>
          <w:szCs w:val="24"/>
        </w:rPr>
        <w:t>NARE 2000/01 – Norwegian expedition 2000-2001</w:t>
      </w:r>
      <w:r w:rsidR="00B20FD1" w:rsidRPr="00EB1FE3">
        <w:rPr>
          <w:rFonts w:ascii="Times New Roman" w:hAnsi="Times New Roman" w:cs="Times New Roman"/>
          <w:sz w:val="24"/>
          <w:szCs w:val="24"/>
        </w:rPr>
        <w:t xml:space="preserve"> (deployed = 10, used = 8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68"/>
        <w:gridCol w:w="1216"/>
        <w:gridCol w:w="1381"/>
        <w:gridCol w:w="687"/>
        <w:gridCol w:w="1056"/>
        <w:gridCol w:w="1633"/>
        <w:gridCol w:w="1608"/>
        <w:gridCol w:w="1724"/>
        <w:gridCol w:w="1310"/>
      </w:tblGrid>
      <w:tr w:rsidR="001159E0" w:rsidRPr="007A17E9" w14:paraId="31FC7F4E" w14:textId="77777777" w:rsidTr="00EE1B94">
        <w:trPr>
          <w:trHeight w:val="33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E7152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ID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23FB2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Campaign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66A344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Device typ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9245F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Sex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92DB8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Length (cm)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FD09A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Deployment dat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67772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Deployment latitud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52CAD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Deployment longitud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3C725F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t>Total tracking</w:t>
            </w:r>
            <w:r w:rsidRPr="007A17E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ZA"/>
              </w:rPr>
              <w:br/>
              <w:t xml:space="preserve"> duration (days)</w:t>
            </w:r>
          </w:p>
        </w:tc>
      </w:tr>
      <w:tr w:rsidR="001159E0" w:rsidRPr="00FE5546" w14:paraId="67D3FFF9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AC902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23FB11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63AA8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91872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FAF761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9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F102A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FFA64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2° 19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9A8A9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° 24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C3C7C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</w:t>
            </w:r>
          </w:p>
        </w:tc>
      </w:tr>
      <w:tr w:rsidR="001159E0" w:rsidRPr="00FE5546" w14:paraId="65DFC0FB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0FD5D6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8B5F8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DD011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7F553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F465D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F29FB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E56646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2° 19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9179E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° 33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FD562C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6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8</w:t>
            </w:r>
          </w:p>
        </w:tc>
      </w:tr>
      <w:tr w:rsidR="001159E0" w:rsidRPr="00FE5546" w14:paraId="32C4B9AE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FB45B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AE198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15412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71667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7488E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B5873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11661C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2° 09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86EFE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° 45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AE3F72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5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8</w:t>
            </w:r>
          </w:p>
        </w:tc>
      </w:tr>
      <w:tr w:rsidR="001159E0" w:rsidRPr="00FE5546" w14:paraId="16BF307C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1403B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DEF2C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145C5D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282BBC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229DDF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F2DE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61ECF6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2° 03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CC699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° 08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FC9A7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64</w:t>
            </w:r>
          </w:p>
        </w:tc>
      </w:tr>
      <w:tr w:rsidR="001159E0" w:rsidRPr="00FE5546" w14:paraId="78DEAA43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B3C9A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4D00BC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22150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E44CD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F2456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5DBE4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59DB0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2° 08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3358B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° 03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DFCD9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2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5</w:t>
            </w:r>
          </w:p>
        </w:tc>
      </w:tr>
      <w:tr w:rsidR="001159E0" w:rsidRPr="00FE5546" w14:paraId="6670E101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36C41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0CF0E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83C71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A3F5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DC88B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53FB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1A905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9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206EA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° 31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4147E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45</w:t>
            </w:r>
          </w:p>
        </w:tc>
      </w:tr>
      <w:tr w:rsidR="001159E0" w:rsidRPr="007A17E9" w14:paraId="2985E8AB" w14:textId="77777777" w:rsidTr="001159E0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20E5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713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0873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F942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al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39A32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9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F5DEF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377A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8' 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16B9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° 40' W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8CB8E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4</w:t>
            </w:r>
          </w:p>
        </w:tc>
      </w:tr>
      <w:tr w:rsidR="001159E0" w:rsidRPr="00FE5546" w14:paraId="7B7D5BA7" w14:textId="77777777" w:rsidTr="001159E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74CD0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E9CA4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RE 2000/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01C5A1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DR-T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07A86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D44C0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27</w:t>
            </w:r>
          </w:p>
        </w:tc>
        <w:tc>
          <w:tcPr>
            <w:tcW w:w="1633" w:type="dxa"/>
            <w:shd w:val="clear" w:color="auto" w:fill="auto"/>
            <w:noWrap/>
            <w:vAlign w:val="bottom"/>
            <w:hideMark/>
          </w:tcPr>
          <w:p w14:paraId="1874EBB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01/02/11</w:t>
            </w:r>
          </w:p>
        </w:tc>
        <w:tc>
          <w:tcPr>
            <w:tcW w:w="1608" w:type="dxa"/>
            <w:shd w:val="clear" w:color="auto" w:fill="auto"/>
            <w:noWrap/>
            <w:vAlign w:val="bottom"/>
            <w:hideMark/>
          </w:tcPr>
          <w:p w14:paraId="58831F5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8' S</w:t>
            </w:r>
          </w:p>
        </w:tc>
        <w:tc>
          <w:tcPr>
            <w:tcW w:w="1724" w:type="dxa"/>
            <w:shd w:val="clear" w:color="auto" w:fill="auto"/>
            <w:noWrap/>
            <w:vAlign w:val="bottom"/>
            <w:hideMark/>
          </w:tcPr>
          <w:p w14:paraId="395673B2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° 39' W</w:t>
            </w:r>
          </w:p>
        </w:tc>
        <w:tc>
          <w:tcPr>
            <w:tcW w:w="655" w:type="dxa"/>
            <w:shd w:val="clear" w:color="auto" w:fill="auto"/>
            <w:noWrap/>
            <w:vAlign w:val="bottom"/>
            <w:hideMark/>
          </w:tcPr>
          <w:p w14:paraId="44A14FC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6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</w:t>
            </w:r>
          </w:p>
        </w:tc>
      </w:tr>
      <w:tr w:rsidR="001159E0" w:rsidRPr="007A17E9" w14:paraId="52D988EF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811059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5D05DE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B6DFD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lash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B59B1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0C6BDE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9316AA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D94AB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0° 06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13B82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° 04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8C851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6</w:t>
            </w:r>
          </w:p>
        </w:tc>
      </w:tr>
      <w:tr w:rsidR="001159E0" w:rsidRPr="007A17E9" w14:paraId="70CCAE8B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6715A8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6D041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604221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D5B0C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EB6C0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9C290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DFAFC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2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66B616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° 00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64599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57</w:t>
            </w:r>
          </w:p>
        </w:tc>
      </w:tr>
      <w:tr w:rsidR="001159E0" w:rsidRPr="007A17E9" w14:paraId="005E1106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51046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22D1A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D13B8C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LASH10-309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E641E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7AFEC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DEE0A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F1E13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3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5A67F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° 02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53CFF7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15</w:t>
            </w:r>
          </w:p>
        </w:tc>
      </w:tr>
      <w:tr w:rsidR="001159E0" w:rsidRPr="007A17E9" w14:paraId="152547C7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BFC1F0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7FD4DA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158E0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F7874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0D809E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0BEE5C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C42BC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9° 55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CFF13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° 05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65C438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57</w:t>
            </w:r>
          </w:p>
        </w:tc>
      </w:tr>
      <w:tr w:rsidR="001159E0" w:rsidRPr="007A17E9" w14:paraId="052A87A6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3F4FF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EADFA9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93540E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LASH10-309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0C41A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3F6FB8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DCDB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B8F610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0° 02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C499D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° 09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4E47EF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6</w:t>
            </w:r>
          </w:p>
        </w:tc>
      </w:tr>
      <w:tr w:rsidR="001159E0" w:rsidRPr="007A17E9" w14:paraId="7DF39366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A2AD7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E596F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DDF27A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ABFD40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1F4C4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BF0DD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82280D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0° 04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4750D1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° 13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F4307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349</w:t>
            </w:r>
          </w:p>
        </w:tc>
      </w:tr>
      <w:tr w:rsidR="001159E0" w:rsidRPr="007A17E9" w14:paraId="1B321A47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6AB84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2C37F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6BACBC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CE965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6B678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sz w:val="16"/>
                <w:szCs w:val="16"/>
                <w:lang w:eastAsia="en-ZA"/>
              </w:rPr>
              <w:t>1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701FB5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6/01/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7D1EE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0° 30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18181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8° 06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618B8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53</w:t>
            </w:r>
          </w:p>
        </w:tc>
      </w:tr>
      <w:tr w:rsidR="001159E0" w:rsidRPr="007A17E9" w14:paraId="09ECAFA2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26C8A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ED2EC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PS1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28361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LASH10-309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AF5011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9F7C02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653EC8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8/01/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26416A" w14:textId="4689A375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0°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</w:t>
            </w: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A879A5" w14:textId="2950906E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8° 0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6</w:t>
            </w: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'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</w:t>
            </w: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4F654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60</w:t>
            </w:r>
          </w:p>
        </w:tc>
      </w:tr>
      <w:tr w:rsidR="001159E0" w:rsidRPr="007A17E9" w14:paraId="0364DFE0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1A89B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22A766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PS1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7CAD14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LASH10-309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08948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al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361A91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A5F04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8/01/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FF0E09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71° 06' 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CA44FD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3° 39' W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C56FF4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41</w:t>
            </w:r>
          </w:p>
        </w:tc>
      </w:tr>
      <w:tr w:rsidR="001159E0" w:rsidRPr="007A17E9" w14:paraId="5FA0F20E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</w:tcPr>
          <w:p w14:paraId="4FED4E25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2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DDBBD01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CALE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1EEA7DA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BAA43E4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DFB58A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9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E8585F8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9/10/2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371398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59° 17’ S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9B815D5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5° 12’ W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62A4B8B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83</w:t>
            </w:r>
          </w:p>
        </w:tc>
      </w:tr>
      <w:tr w:rsidR="001159E0" w:rsidRPr="007A17E9" w14:paraId="684103DD" w14:textId="77777777" w:rsidTr="00EE1B9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</w:tcPr>
          <w:p w14:paraId="3C72E5C4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Ross02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EE5728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CALE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366CB0D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OT-300s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988AC27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male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B414CBB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2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3295F73" w14:textId="77777777" w:rsidR="001159E0" w:rsidRPr="007A17E9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019/11/0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53F9D7D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58° 46’ S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4898EAA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21°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</w:t>
            </w: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4’ W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C32E9D3" w14:textId="77777777" w:rsidR="001159E0" w:rsidRPr="00FE5546" w:rsidRDefault="001159E0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FE554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01</w:t>
            </w:r>
          </w:p>
        </w:tc>
      </w:tr>
    </w:tbl>
    <w:p w14:paraId="63067D42" w14:textId="77777777" w:rsidR="00F66F84" w:rsidRPr="007A17E9" w:rsidRDefault="00F66F84" w:rsidP="00EB1FE3">
      <w:pPr>
        <w:spacing w:line="240" w:lineRule="auto"/>
        <w:rPr>
          <w:rFonts w:ascii="Times New Roman" w:hAnsi="Times New Roman" w:cs="Times New Roman"/>
        </w:rPr>
        <w:sectPr w:rsidR="00F66F84" w:rsidRPr="007A17E9" w:rsidSect="000750B6">
          <w:footerReference w:type="default" r:id="rId7"/>
          <w:type w:val="continuous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0B003A00" w14:textId="2AEF094D" w:rsidR="00F66F84" w:rsidRPr="007A17E9" w:rsidRDefault="00F66F84" w:rsidP="00EB1FE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A17E9">
        <w:rPr>
          <w:rFonts w:ascii="Times New Roman" w:hAnsi="Times New Roman" w:cs="Times New Roman"/>
          <w:sz w:val="24"/>
          <w:szCs w:val="24"/>
        </w:rPr>
        <w:t>Supplementary Table S2: Environmental variables used as covariates in habitat models for Ross seals (</w:t>
      </w:r>
      <w:proofErr w:type="spellStart"/>
      <w:r w:rsidRPr="007A17E9">
        <w:rPr>
          <w:rFonts w:ascii="Times New Roman" w:hAnsi="Times New Roman" w:cs="Times New Roman"/>
          <w:i/>
          <w:sz w:val="24"/>
          <w:szCs w:val="24"/>
        </w:rPr>
        <w:t>Ommatophoca</w:t>
      </w:r>
      <w:proofErr w:type="spellEnd"/>
      <w:r w:rsidRPr="007A17E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A17E9">
        <w:rPr>
          <w:rFonts w:ascii="Times New Roman" w:hAnsi="Times New Roman" w:cs="Times New Roman"/>
          <w:i/>
          <w:sz w:val="24"/>
          <w:szCs w:val="24"/>
        </w:rPr>
        <w:t>rossii</w:t>
      </w:r>
      <w:proofErr w:type="spellEnd"/>
      <w:r w:rsidRPr="007A17E9">
        <w:rPr>
          <w:rFonts w:ascii="Times New Roman" w:hAnsi="Times New Roman" w:cs="Times New Roman"/>
          <w:sz w:val="24"/>
          <w:szCs w:val="24"/>
        </w:rPr>
        <w:t>)</w:t>
      </w:r>
      <w:r w:rsidR="00FE5546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357"/>
        <w:gridCol w:w="615"/>
        <w:gridCol w:w="1117"/>
        <w:gridCol w:w="1553"/>
        <w:gridCol w:w="7316"/>
      </w:tblGrid>
      <w:tr w:rsidR="00EF7041" w:rsidRPr="007A17E9" w14:paraId="29B5CA33" w14:textId="77777777" w:rsidTr="001159E0">
        <w:trPr>
          <w:trHeight w:val="587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2BDD07E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nvironmental variable (abbreviation)</w:t>
            </w:r>
          </w:p>
        </w:tc>
        <w:tc>
          <w:tcPr>
            <w:tcW w:w="61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F437F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Unit</w:t>
            </w:r>
          </w:p>
        </w:tc>
        <w:tc>
          <w:tcPr>
            <w:tcW w:w="111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2147997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atial resolutio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8974C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Temporal resolutio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252488C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ta source</w:t>
            </w:r>
          </w:p>
        </w:tc>
      </w:tr>
      <w:tr w:rsidR="00081457" w:rsidRPr="007A17E9" w14:paraId="6F2983E7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E1AC7DE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lastRenderedPageBreak/>
              <w:t>Bathymetry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bath</w:t>
            </w:r>
            <w:r w:rsidR="002611C0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ym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472691D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543752BA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02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96D979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C5C6207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General Bathymetric Chart of the Oceans (British Oceanographic Data Centre)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http://www.gebco.net</w:t>
            </w:r>
          </w:p>
        </w:tc>
      </w:tr>
      <w:tr w:rsidR="00081457" w:rsidRPr="007A17E9" w14:paraId="298D3051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61B32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Ocean floor slope (slope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E24C2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4E6EA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02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B80F1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E609D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Bathymetry derivative</w:t>
            </w:r>
          </w:p>
        </w:tc>
      </w:tr>
      <w:tr w:rsidR="00EF7041" w:rsidRPr="007A17E9" w14:paraId="72CA7BFC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8835FA1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temperature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t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52F872E9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C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05D432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4E67907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onth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08BDC20F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tional Centres for Environmental Information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https://www.ncdc.noaa.gov/oisst</w:t>
            </w:r>
          </w:p>
        </w:tc>
      </w:tr>
      <w:tr w:rsidR="00081457" w:rsidRPr="007A17E9" w14:paraId="7724F1CD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357C6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temperature anomalies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tA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B300D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C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F5CD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A1A3F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onth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DB0D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temperature derivative</w:t>
            </w:r>
          </w:p>
        </w:tc>
      </w:tr>
      <w:tr w:rsidR="00EF7041" w:rsidRPr="007A17E9" w14:paraId="61B36DB4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5F5D484C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temperature gradient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t</w:t>
            </w:r>
            <w:r w:rsidR="002611C0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_</w: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grad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18AB6B25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033A34A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B018AD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onth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538DE43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temperature derivative</w:t>
            </w:r>
          </w:p>
        </w:tc>
      </w:tr>
      <w:tr w:rsidR="00EF7041" w:rsidRPr="007A17E9" w14:paraId="55B9AC31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848987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height anomalies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hA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CD289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5D173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12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0F008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55925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alto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/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uac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(Copernicus Marine and Environment Monitoring Service)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http://marine.copernicus.eu </w:t>
            </w:r>
          </w:p>
        </w:tc>
      </w:tr>
      <w:tr w:rsidR="00081457" w:rsidRPr="007A17E9" w14:paraId="367B9C3D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4F0FC624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surface height gradient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h</w:t>
            </w:r>
            <w:r w:rsidR="002611C0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_</w: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grad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B3133F6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19A338E4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5CA321C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58F1274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alto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/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uac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(Aviso and Centre national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'étud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atial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http://www.aviso.altimetry.fr/duacs/ </w:t>
            </w:r>
          </w:p>
        </w:tc>
      </w:tr>
      <w:tr w:rsidR="00EF7041" w:rsidRPr="007A17E9" w14:paraId="778ED748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25AFC5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ixed layer depth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ld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  <w:p w14:paraId="23D4E9B7" w14:textId="00239EC9" w:rsidR="00CC5DC3" w:rsidRPr="007A17E9" w:rsidRDefault="00CC5DC3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16E075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DAD37" w14:textId="77777777" w:rsidR="00F66F84" w:rsidRPr="007A17E9" w:rsidRDefault="00DC26F2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</w:t>
            </w:r>
            <w:r w:rsidR="00F66F84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AE01D" w14:textId="718F3E90" w:rsidR="00F66F84" w:rsidRPr="007A17E9" w:rsidRDefault="0042619B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</w:t>
            </w:r>
            <w:r w:rsidR="00DC26F2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asonal climatolog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D476CD" w14:textId="77777777" w:rsidR="00F66F84" w:rsidRPr="007A17E9" w:rsidRDefault="00CC5DC3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fldChar w:fldCharType="begin" w:fldLock="1"/>
            </w:r>
            <w:r w:rsidR="0061753C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instrText>ADDIN CSL_CITATION {"citationItems":[{"id":"ITEM-1","itemData":{"abstract":"Raymond, B. (2012, updated 2018) Polar Environmental Data Layers Australian Antarctic Data Centre - CAASM Metadata (https://data.aad.gov.au/metadata/records/Polar_Environmental_Data)","author":[{"dropping-particle":"","family":"Raymond","given":"B","non-dropping-particle":"","parse-names":false,"suffix":""}],"id":"ITEM-1","issued":{"date-parts":[["2018"]]},"title":"Polar Environmental Data Layers Australian Antarctic Data Centre - CAASM Metadata (https://data.aad.gov.au/metadata/records/Polar_Environmental_Data)","type":"article"},"uris":["http://www.mendeley.com/documents/?uuid=b923b098-6233-45d3-b7e0-46069f81a3d0"]},{"id":"ITEM-2","itemData":{"DOI":"10.1029/2004JC002378","ISSN":"0148-0227","author":[{"dropping-particle":"","family":"Boyer Montégut","given":"Clément","non-dropping-particle":"de","parse-names":false,"suffix":""}],"container-title":"Journal of Geophysical Research","id":"ITEM-2","issue":"C12","issued":{"date-parts":[["2004"]]},"page":"C12003","title":"Mixed layer depth over the global ocean: An examination of profile data and a profile-based climatology","type":"article-journal","volume":"109"},"uris":["http://www.mendeley.com/documents/?uuid=3781d1fe-4a86-4602-90f3-0031b897a5fa"]}],"mendeley":{"formattedCitation":"(de Boyer Montégut, 2004; Raymond, 2018)","plainTextFormattedCitation":"(de Boyer Montégut, 2004; Raymond, 2018)","previouslyFormattedCitation":"(de Boyer Montégut, 2004; Raymond, 2018)"},"properties":{"noteIndex":0},"schema":"https://github.com/citation-style-language/schema/raw/master/csl-citation.json"}</w:instrTex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7A17E9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eastAsia="en-ZA"/>
              </w:rPr>
              <w:t>(de Boyer Montégut, 2004; Raymond, 2018)</w: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fldChar w:fldCharType="end"/>
            </w:r>
          </w:p>
          <w:p w14:paraId="47DE6E23" w14:textId="77777777" w:rsidR="00CC5DC3" w:rsidRPr="007A17E9" w:rsidRDefault="00CC5DC3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http://www.ifremer.fr/cerweb/deboyer/mld/home.php</w:t>
            </w:r>
          </w:p>
          <w:p w14:paraId="3B34227C" w14:textId="77777777" w:rsidR="00CC5DC3" w:rsidRPr="007A17E9" w:rsidRDefault="00CC5DC3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https://data.aad.gov.au/metadata/records/Polar_Environmental_Data</w:t>
            </w:r>
          </w:p>
          <w:p w14:paraId="5A1BCCDB" w14:textId="77777777" w:rsidR="00CC5DC3" w:rsidRPr="007A17E9" w:rsidRDefault="00CC5DC3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</w:p>
        </w:tc>
      </w:tr>
      <w:tr w:rsidR="00081457" w:rsidRPr="007A17E9" w14:paraId="353630B1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DE5CA4F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Geostrophic current velocity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urrmag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38F1AEE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m/s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1408FB53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79E50F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Week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4F957F01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alto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/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uac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(Aviso and Centre national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'étud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atial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http://www.aviso.altimetry.fr/duacs/ </w:t>
            </w:r>
          </w:p>
        </w:tc>
      </w:tr>
      <w:tr w:rsidR="00081457" w:rsidRPr="007A17E9" w14:paraId="05969EA6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6BC48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Eddy kinetic energy (eke) 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A20905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m²/s²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0F03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25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B4670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Week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A3132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Zonal and meridional geostrophic velocity derivative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, calculated as eke = 0.5(curru2 + currv2);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br/>
              <w:t xml:space="preserve">where </w:t>
            </w:r>
            <w:proofErr w:type="spellStart"/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urru</w:t>
            </w:r>
            <w:proofErr w:type="spellEnd"/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= horizontal geostrophic velocity; </w:t>
            </w:r>
            <w:proofErr w:type="spellStart"/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urrv</w:t>
            </w:r>
            <w:proofErr w:type="spellEnd"/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= vertical geostrophic velocity. </w:t>
            </w:r>
          </w:p>
          <w:p w14:paraId="229E2455" w14:textId="77777777" w:rsidR="00081457" w:rsidRPr="007A17E9" w:rsidRDefault="00081457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salto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/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uac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(Aviso and Centre national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'étud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patiales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 http://www.aviso.altimetry.fr/duacs/</w:t>
            </w:r>
          </w:p>
          <w:p w14:paraId="27E48A33" w14:textId="77777777" w:rsidR="00081457" w:rsidRPr="007A17E9" w:rsidRDefault="00081457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</w:p>
        </w:tc>
      </w:tr>
      <w:tr w:rsidR="00081457" w:rsidRPr="007A17E9" w14:paraId="4C1E3A7E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7E50EACB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Wind magnitude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windmag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014C5933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/s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90698EC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.9°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3D2573B2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60D4506C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National Centres for Environmental Information http://www.esrl.noaa.gov/psd/ </w:t>
            </w:r>
          </w:p>
        </w:tc>
      </w:tr>
      <w:tr w:rsidR="0061753C" w:rsidRPr="007A17E9" w14:paraId="2828AFFE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6C5E5" w14:textId="78F88B7C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istance to ice edge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ist</w:t>
            </w:r>
            <w:r w:rsidR="00B20FD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_</w: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ice</w:t>
            </w:r>
            <w:r w:rsidR="00081457"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edge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2BF08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m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74B68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5 k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4A2C8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5AFDD" w14:textId="77777777" w:rsidR="00F66F84" w:rsidRPr="007A17E9" w:rsidRDefault="00F66F84" w:rsidP="00EB1FE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Derived from National Snow and Ice Data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enter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http://nsidc.org/data/NSIDC-0081</w:t>
            </w:r>
          </w:p>
        </w:tc>
      </w:tr>
      <w:tr w:rsidR="00081457" w:rsidRPr="007A17E9" w14:paraId="24BA2D59" w14:textId="77777777" w:rsidTr="001159E0">
        <w:trPr>
          <w:trHeight w:val="587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14:paraId="3BF45CBE" w14:textId="77777777" w:rsidR="00F66F84" w:rsidRPr="007A17E9" w:rsidRDefault="00F66F84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ice concentration (ice)</w:t>
            </w:r>
          </w:p>
        </w:tc>
        <w:tc>
          <w:tcPr>
            <w:tcW w:w="615" w:type="dxa"/>
            <w:tcBorders>
              <w:top w:val="nil"/>
              <w:left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14:paraId="2896CB14" w14:textId="77777777" w:rsidR="00F66F84" w:rsidRPr="007A17E9" w:rsidRDefault="00F66F84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14:paraId="3BF980E1" w14:textId="77777777" w:rsidR="00F66F84" w:rsidRPr="007A17E9" w:rsidRDefault="00F66F84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5 km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E7E6E6" w:themeFill="background2"/>
            <w:noWrap/>
            <w:vAlign w:val="bottom"/>
            <w:hideMark/>
          </w:tcPr>
          <w:p w14:paraId="6DD1FD92" w14:textId="77777777" w:rsidR="00F66F84" w:rsidRPr="007A17E9" w:rsidRDefault="00F66F84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E7E6E6" w:themeFill="background2"/>
            <w:vAlign w:val="center"/>
            <w:hideMark/>
          </w:tcPr>
          <w:p w14:paraId="2BF9AEF8" w14:textId="77777777" w:rsidR="00F66F84" w:rsidRPr="007A17E9" w:rsidRDefault="00F66F84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Derived from National Snow and Ice Data 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Center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 xml:space="preserve"> http://nsidc.org/data/NSIDC-0081</w:t>
            </w:r>
          </w:p>
        </w:tc>
      </w:tr>
      <w:tr w:rsidR="00EF7041" w:rsidRPr="007A17E9" w14:paraId="58A1C6A3" w14:textId="77777777" w:rsidTr="001159E0">
        <w:trPr>
          <w:trHeight w:val="587"/>
        </w:trPr>
        <w:tc>
          <w:tcPr>
            <w:tcW w:w="0" w:type="auto"/>
            <w:shd w:val="clear" w:color="auto" w:fill="auto"/>
            <w:noWrap/>
            <w:vAlign w:val="bottom"/>
          </w:tcPr>
          <w:p w14:paraId="156A6D3A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ice concentration standard deviation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ice_sd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shd w:val="clear" w:color="auto" w:fill="auto"/>
            <w:noWrap/>
            <w:vAlign w:val="bottom"/>
          </w:tcPr>
          <w:p w14:paraId="2EECFEE5" w14:textId="77777777" w:rsidR="00EF7041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1117" w:type="dxa"/>
            <w:shd w:val="clear" w:color="auto" w:fill="auto"/>
            <w:noWrap/>
            <w:vAlign w:val="bottom"/>
          </w:tcPr>
          <w:p w14:paraId="54FB7334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25 km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D7F6DD4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Dail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A532FC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Sea ice concentration derivative</w:t>
            </w:r>
          </w:p>
        </w:tc>
      </w:tr>
      <w:tr w:rsidR="00EF7041" w:rsidRPr="007A17E9" w14:paraId="06CEB7DD" w14:textId="77777777" w:rsidTr="001159E0">
        <w:trPr>
          <w:trHeight w:val="587"/>
        </w:trPr>
        <w:tc>
          <w:tcPr>
            <w:tcW w:w="0" w:type="auto"/>
            <w:shd w:val="clear" w:color="auto" w:fill="E7E6E6" w:themeFill="background2"/>
            <w:noWrap/>
            <w:vAlign w:val="bottom"/>
          </w:tcPr>
          <w:p w14:paraId="514E33EE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Vertical mixing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vmix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shd w:val="clear" w:color="auto" w:fill="E7E6E6" w:themeFill="background2"/>
            <w:noWrap/>
            <w:vAlign w:val="bottom"/>
          </w:tcPr>
          <w:p w14:paraId="402B0DB3" w14:textId="77777777" w:rsidR="00EF7041" w:rsidRPr="007A17E9" w:rsidRDefault="00EF7041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117" w:type="dxa"/>
            <w:shd w:val="clear" w:color="auto" w:fill="E7E6E6" w:themeFill="background2"/>
            <w:noWrap/>
            <w:vAlign w:val="bottom"/>
          </w:tcPr>
          <w:p w14:paraId="4EB95681" w14:textId="77777777" w:rsidR="00EF7041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1</w:t>
            </w:r>
          </w:p>
        </w:tc>
        <w:tc>
          <w:tcPr>
            <w:tcW w:w="0" w:type="auto"/>
            <w:shd w:val="clear" w:color="auto" w:fill="E7E6E6" w:themeFill="background2"/>
            <w:noWrap/>
            <w:vAlign w:val="bottom"/>
          </w:tcPr>
          <w:p w14:paraId="373881D5" w14:textId="25E4C0B6" w:rsidR="00EF7041" w:rsidRPr="007A17E9" w:rsidRDefault="00FE5546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0-year climatology</w:t>
            </w:r>
          </w:p>
        </w:tc>
        <w:tc>
          <w:tcPr>
            <w:tcW w:w="0" w:type="auto"/>
            <w:shd w:val="clear" w:color="auto" w:fill="E7E6E6" w:themeFill="background2"/>
            <w:vAlign w:val="center"/>
          </w:tcPr>
          <w:p w14:paraId="0DD9A299" w14:textId="77777777" w:rsidR="0061753C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Upward sea water velocity at 250 m depth</w:t>
            </w:r>
          </w:p>
          <w:p w14:paraId="713F6F5E" w14:textId="77777777" w:rsidR="0061753C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lastRenderedPageBreak/>
              <w:fldChar w:fldCharType="begin" w:fldLock="1"/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instrText>ADDIN CSL_CITATION {"citationItems":[{"id":"ITEM-1","itemData":{"abstract":"Raymond, B. (2012, updated 2018) Polar Environmental Data Layers Australian Antarctic Data Centre - CAASM Metadata (https://data.aad.gov.au/metadata/records/Polar_Environmental_Data)","author":[{"dropping-particle":"","family":"Raymond","given":"B","non-dropping-particle":"","parse-names":false,"suffix":""}],"id":"ITEM-1","issued":{"date-parts":[["2018"]]},"title":"Polar Environmental Data Layers Australian Antarctic Data Centre - CAASM Metadata (https://data.aad.gov.au/metadata/records/Polar_Environmental_Data)","type":"article"},"uris":["http://www.mendeley.com/documents/?uuid=b923b098-6233-45d3-b7e0-46069f81a3d0"]}],"mendeley":{"formattedCitation":"(Raymond, 2018)","plainTextFormattedCitation":"(Raymond, 2018)"},"properties":{"noteIndex":0},"schema":"https://github.com/citation-style-language/schema/raw/master/csl-citation.json"}</w:instrTex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7A17E9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eastAsia="en-ZA"/>
              </w:rPr>
              <w:t>(Raymond, 2018)</w:t>
            </w: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fldChar w:fldCharType="end"/>
            </w:r>
          </w:p>
          <w:p w14:paraId="29A0544C" w14:textId="77777777" w:rsidR="00EF7041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Gordon et al. (2010) The CSIRO Mk3.5 Climate Model. CAWCR Technical Report 21. http://www.cawcr.gov.au/technical-reports/CTR_021.pdf</w:t>
            </w:r>
          </w:p>
        </w:tc>
      </w:tr>
      <w:tr w:rsidR="00224AE9" w:rsidRPr="007A17E9" w14:paraId="6D9048B4" w14:textId="77777777" w:rsidTr="001159E0">
        <w:trPr>
          <w:trHeight w:val="587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3703B01" w14:textId="77777777" w:rsidR="00224AE9" w:rsidRPr="007A17E9" w:rsidRDefault="00224AE9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lastRenderedPageBreak/>
              <w:t>Vertical mixing standard deviation (</w:t>
            </w:r>
            <w:proofErr w:type="spellStart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vmix_sd</w:t>
            </w:r>
            <w:proofErr w:type="spellEnd"/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)</w:t>
            </w:r>
          </w:p>
        </w:tc>
        <w:tc>
          <w:tcPr>
            <w:tcW w:w="61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3946529" w14:textId="77777777" w:rsidR="00224AE9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NA</w:t>
            </w:r>
          </w:p>
        </w:tc>
        <w:tc>
          <w:tcPr>
            <w:tcW w:w="11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EF9C0E5" w14:textId="77777777" w:rsidR="00224AE9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0.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E69D35A" w14:textId="53C1C9B4" w:rsidR="00224AE9" w:rsidRPr="007A17E9" w:rsidRDefault="00FE5546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10-year climatolog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CDE0C71" w14:textId="77777777" w:rsidR="00224AE9" w:rsidRPr="007A17E9" w:rsidRDefault="0061753C" w:rsidP="00EB1FE3">
            <w:pPr>
              <w:spacing w:before="24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</w:pPr>
            <w:r w:rsidRPr="007A17E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ZA"/>
              </w:rPr>
              <w:t>Vertical mixing derivative</w:t>
            </w:r>
          </w:p>
        </w:tc>
      </w:tr>
    </w:tbl>
    <w:p w14:paraId="4E49C981" w14:textId="77777777" w:rsidR="00F66F84" w:rsidRPr="007A17E9" w:rsidRDefault="00F66F84" w:rsidP="00EB1FE3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  <w:sectPr w:rsidR="00F66F84" w:rsidRPr="007A17E9" w:rsidSect="000750B6">
          <w:type w:val="continuous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47B2023B" w14:textId="7589F1BF" w:rsidR="00A72175" w:rsidRPr="007A17E9" w:rsidRDefault="00B3796C" w:rsidP="00EB1FE3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2CACDF91" wp14:editId="3B513449">
            <wp:extent cx="6138263" cy="3753293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1674" cy="37798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0C74CB" w14:textId="77777777" w:rsidR="00A72175" w:rsidRPr="00EB1FE3" w:rsidRDefault="00A72175" w:rsidP="00EB1FE3">
      <w:pPr>
        <w:pStyle w:val="Default"/>
        <w:rPr>
          <w:rFonts w:ascii="Times New Roman" w:hAnsi="Times New Roman" w:cs="Times New Roman"/>
        </w:rPr>
      </w:pPr>
      <w:r w:rsidRPr="00EB1FE3">
        <w:rPr>
          <w:rFonts w:ascii="Times New Roman" w:hAnsi="Times New Roman" w:cs="Times New Roman"/>
          <w:i/>
          <w:iCs/>
        </w:rPr>
        <w:t>Supplementary Figure S</w:t>
      </w:r>
      <w:r w:rsidR="00A821A1" w:rsidRPr="00EB1FE3">
        <w:rPr>
          <w:rFonts w:ascii="Times New Roman" w:hAnsi="Times New Roman" w:cs="Times New Roman"/>
          <w:i/>
          <w:iCs/>
        </w:rPr>
        <w:t>1</w:t>
      </w:r>
      <w:r w:rsidRPr="00EB1FE3">
        <w:rPr>
          <w:rFonts w:ascii="Times New Roman" w:hAnsi="Times New Roman" w:cs="Times New Roman"/>
          <w:i/>
          <w:iCs/>
        </w:rPr>
        <w:t xml:space="preserve"> </w:t>
      </w:r>
    </w:p>
    <w:p w14:paraId="5FE93DAD" w14:textId="1414104B" w:rsidR="00A821A1" w:rsidRPr="00EB1FE3" w:rsidRDefault="00A72175" w:rsidP="00EB1FE3">
      <w:pPr>
        <w:pStyle w:val="Default"/>
        <w:rPr>
          <w:rFonts w:ascii="Times New Roman" w:hAnsi="Times New Roman" w:cs="Times New Roman"/>
        </w:rPr>
      </w:pPr>
      <w:r w:rsidRPr="00EB1FE3">
        <w:rPr>
          <w:rFonts w:ascii="Times New Roman" w:hAnsi="Times New Roman" w:cs="Times New Roman"/>
        </w:rPr>
        <w:t>Partial dependence plots showing ensemble model predictions of the effect of environmental variables on</w:t>
      </w:r>
      <w:r w:rsidR="00FE5546" w:rsidRPr="00EB1FE3">
        <w:rPr>
          <w:rFonts w:ascii="Times New Roman" w:hAnsi="Times New Roman" w:cs="Times New Roman"/>
        </w:rPr>
        <w:t xml:space="preserve"> the probability of</w:t>
      </w:r>
      <w:r w:rsidRPr="00EB1FE3">
        <w:rPr>
          <w:rFonts w:ascii="Times New Roman" w:hAnsi="Times New Roman" w:cs="Times New Roman"/>
        </w:rPr>
        <w:t xml:space="preserve"> </w:t>
      </w:r>
      <w:r w:rsidR="00A821A1" w:rsidRPr="00EB1FE3">
        <w:rPr>
          <w:rFonts w:ascii="Times New Roman" w:hAnsi="Times New Roman" w:cs="Times New Roman"/>
        </w:rPr>
        <w:t>area-restricted search behaviour</w:t>
      </w:r>
      <w:r w:rsidR="00300B6F" w:rsidRPr="00EB1FE3">
        <w:rPr>
          <w:rFonts w:ascii="Times New Roman" w:hAnsi="Times New Roman" w:cs="Times New Roman"/>
        </w:rPr>
        <w:t xml:space="preserve"> by Ross seals in </w:t>
      </w:r>
      <w:r w:rsidR="00D31CB4" w:rsidRPr="00EB1FE3">
        <w:rPr>
          <w:rFonts w:ascii="Times New Roman" w:hAnsi="Times New Roman" w:cs="Times New Roman"/>
        </w:rPr>
        <w:t xml:space="preserve">King </w:t>
      </w:r>
      <w:proofErr w:type="spellStart"/>
      <w:r w:rsidR="00D31CB4" w:rsidRPr="00EB1FE3">
        <w:rPr>
          <w:rFonts w:ascii="Times New Roman" w:hAnsi="Times New Roman" w:cs="Times New Roman"/>
        </w:rPr>
        <w:t>Haakon</w:t>
      </w:r>
      <w:proofErr w:type="spellEnd"/>
      <w:r w:rsidR="00D31CB4" w:rsidRPr="00EB1FE3">
        <w:rPr>
          <w:rFonts w:ascii="Times New Roman" w:hAnsi="Times New Roman" w:cs="Times New Roman"/>
        </w:rPr>
        <w:t xml:space="preserve"> VII Sea</w:t>
      </w:r>
      <w:r w:rsidRPr="00EB1FE3">
        <w:rPr>
          <w:rFonts w:ascii="Times New Roman" w:hAnsi="Times New Roman" w:cs="Times New Roman"/>
        </w:rPr>
        <w:t xml:space="preserve"> during summer</w:t>
      </w:r>
      <w:r w:rsidR="007A17E9" w:rsidRPr="00EB1FE3">
        <w:rPr>
          <w:rFonts w:ascii="Times New Roman" w:hAnsi="Times New Roman" w:cs="Times New Roman"/>
        </w:rPr>
        <w:t>.</w:t>
      </w:r>
      <w:r w:rsidRPr="00EB1FE3">
        <w:rPr>
          <w:rFonts w:ascii="Times New Roman" w:hAnsi="Times New Roman" w:cs="Times New Roman"/>
        </w:rPr>
        <w:t xml:space="preserve"> </w:t>
      </w:r>
      <w:r w:rsidR="007A17E9" w:rsidRPr="00EB1FE3">
        <w:rPr>
          <w:rFonts w:ascii="Times New Roman" w:hAnsi="Times New Roman" w:cs="Times New Roman"/>
        </w:rPr>
        <w:t>Mean</w:t>
      </w:r>
      <w:r w:rsidR="00FE5546" w:rsidRPr="00EB1FE3">
        <w:rPr>
          <w:rFonts w:ascii="Times New Roman" w:hAnsi="Times New Roman" w:cs="Times New Roman"/>
        </w:rPr>
        <w:t xml:space="preserve"> probability</w:t>
      </w:r>
      <w:r w:rsidR="00B171D3" w:rsidRPr="00EB1FE3">
        <w:rPr>
          <w:rFonts w:ascii="Times New Roman" w:hAnsi="Times New Roman" w:cs="Times New Roman"/>
        </w:rPr>
        <w:t xml:space="preserve"> (solid line)</w:t>
      </w:r>
      <w:r w:rsidR="00FE5546" w:rsidRPr="00EB1FE3">
        <w:rPr>
          <w:rFonts w:ascii="Times New Roman" w:hAnsi="Times New Roman" w:cs="Times New Roman"/>
        </w:rPr>
        <w:t xml:space="preserve"> of area-restricted search behaviour</w:t>
      </w:r>
      <w:r w:rsidR="007A17E9" w:rsidRPr="00EB1FE3">
        <w:rPr>
          <w:rFonts w:ascii="Times New Roman" w:hAnsi="Times New Roman" w:cs="Times New Roman"/>
        </w:rPr>
        <w:t xml:space="preserve"> ± </w:t>
      </w:r>
      <w:proofErr w:type="spellStart"/>
      <w:r w:rsidR="007A17E9" w:rsidRPr="00EB1FE3">
        <w:rPr>
          <w:rFonts w:ascii="Times New Roman" w:hAnsi="Times New Roman" w:cs="Times New Roman"/>
        </w:rPr>
        <w:t>sd</w:t>
      </w:r>
      <w:proofErr w:type="spellEnd"/>
      <w:r w:rsidR="007A17E9" w:rsidRPr="00EB1FE3">
        <w:rPr>
          <w:rFonts w:ascii="Times New Roman" w:hAnsi="Times New Roman" w:cs="Times New Roman"/>
        </w:rPr>
        <w:t xml:space="preserve"> </w:t>
      </w:r>
      <w:r w:rsidR="00D16097" w:rsidRPr="00EB1FE3">
        <w:rPr>
          <w:rFonts w:ascii="Times New Roman" w:hAnsi="Times New Roman" w:cs="Times New Roman"/>
        </w:rPr>
        <w:t>(grey</w:t>
      </w:r>
      <w:r w:rsidR="007F06E9" w:rsidRPr="00EB1FE3">
        <w:rPr>
          <w:rFonts w:ascii="Times New Roman" w:hAnsi="Times New Roman" w:cs="Times New Roman"/>
        </w:rPr>
        <w:t>-</w:t>
      </w:r>
      <w:r w:rsidR="00D16097" w:rsidRPr="00EB1FE3">
        <w:rPr>
          <w:rFonts w:ascii="Times New Roman" w:hAnsi="Times New Roman" w:cs="Times New Roman"/>
        </w:rPr>
        <w:t xml:space="preserve">shaded) </w:t>
      </w:r>
      <w:r w:rsidR="007A17E9" w:rsidRPr="00EB1FE3">
        <w:rPr>
          <w:rFonts w:ascii="Times New Roman" w:hAnsi="Times New Roman" w:cs="Times New Roman"/>
        </w:rPr>
        <w:t>across the 500 bootstraps are shown.</w:t>
      </w:r>
    </w:p>
    <w:p w14:paraId="11EFFCF4" w14:textId="7F93EF82" w:rsidR="007A17E9" w:rsidRPr="00EB1FE3" w:rsidRDefault="00B3796C" w:rsidP="00EB1FE3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Abbreviations:  slope – slope of the sea floor, eke - eddy kinetic energy, ice - sea ice </w:t>
      </w:r>
      <w:proofErr w:type="spellStart"/>
      <w:proofErr w:type="gram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concenration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, 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sstA</w:t>
      </w:r>
      <w:proofErr w:type="spellEnd"/>
      <w:proofErr w:type="gram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sea surface temperature anomaly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ssh_gra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- sea surface height gradient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sst_gra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- sea surface temperature gradient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vmix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vertical mixing speed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vmix_s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vertical mixing speed standard deviation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currmag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current magnitude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windmag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wind magnitude</w:t>
      </w:r>
      <w:bookmarkStart w:id="1" w:name="_Hlk48077982"/>
    </w:p>
    <w:bookmarkEnd w:id="1"/>
    <w:p w14:paraId="3EC7CDB8" w14:textId="46744DB3" w:rsidR="007A17E9" w:rsidRDefault="00B3796C" w:rsidP="00EB1FE3">
      <w:pPr>
        <w:pStyle w:val="Default"/>
        <w:rPr>
          <w:rFonts w:ascii="Times New Roman" w:hAnsi="Times New Roman" w:cs="Times New Roman"/>
          <w:i/>
          <w:iCs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686C8D91" wp14:editId="2D267044">
            <wp:extent cx="6259986" cy="3827721"/>
            <wp:effectExtent l="0" t="0" r="762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7488" cy="3862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2BE4B6" w14:textId="77777777" w:rsidR="007A17E9" w:rsidRPr="00EB1FE3" w:rsidRDefault="007A17E9" w:rsidP="00EB1FE3">
      <w:pPr>
        <w:pStyle w:val="Default"/>
        <w:rPr>
          <w:rFonts w:ascii="Times New Roman" w:hAnsi="Times New Roman" w:cs="Times New Roman"/>
        </w:rPr>
      </w:pPr>
      <w:r w:rsidRPr="00EB1FE3">
        <w:rPr>
          <w:rFonts w:ascii="Times New Roman" w:hAnsi="Times New Roman" w:cs="Times New Roman"/>
          <w:i/>
          <w:iCs/>
        </w:rPr>
        <w:t>Supplementary Figure S2</w:t>
      </w:r>
    </w:p>
    <w:p w14:paraId="38F1DDEE" w14:textId="029FD3A5" w:rsidR="00DF0F23" w:rsidRPr="00EB1FE3" w:rsidRDefault="00B3796C" w:rsidP="00EB1FE3">
      <w:pPr>
        <w:pStyle w:val="Default"/>
        <w:rPr>
          <w:rFonts w:ascii="Times New Roman" w:hAnsi="Times New Roman" w:cs="Times New Roman"/>
        </w:rPr>
      </w:pPr>
      <w:r w:rsidRPr="00EB1FE3">
        <w:rPr>
          <w:rFonts w:ascii="Times New Roman" w:hAnsi="Times New Roman" w:cs="Times New Roman"/>
        </w:rPr>
        <w:t>Winter p</w:t>
      </w:r>
      <w:r w:rsidR="007A17E9" w:rsidRPr="00EB1FE3">
        <w:rPr>
          <w:rFonts w:ascii="Times New Roman" w:hAnsi="Times New Roman" w:cs="Times New Roman"/>
        </w:rPr>
        <w:t>artial dependence plots showing ensemble model predictions of the effect of environmental variables on</w:t>
      </w:r>
      <w:r w:rsidR="00D31CB4" w:rsidRPr="00EB1FE3">
        <w:rPr>
          <w:rFonts w:ascii="Times New Roman" w:hAnsi="Times New Roman" w:cs="Times New Roman"/>
        </w:rPr>
        <w:t xml:space="preserve"> probability of</w:t>
      </w:r>
      <w:r w:rsidR="007A17E9" w:rsidRPr="00EB1FE3">
        <w:rPr>
          <w:rFonts w:ascii="Times New Roman" w:hAnsi="Times New Roman" w:cs="Times New Roman"/>
        </w:rPr>
        <w:t xml:space="preserve"> area-restricted search behaviour by Ross seals in </w:t>
      </w:r>
      <w:r w:rsidR="006926BA" w:rsidRPr="00EB1FE3">
        <w:rPr>
          <w:rFonts w:ascii="Times New Roman" w:hAnsi="Times New Roman" w:cs="Times New Roman"/>
        </w:rPr>
        <w:t xml:space="preserve">King </w:t>
      </w:r>
      <w:proofErr w:type="spellStart"/>
      <w:r w:rsidR="006926BA" w:rsidRPr="00EB1FE3">
        <w:rPr>
          <w:rFonts w:ascii="Times New Roman" w:hAnsi="Times New Roman" w:cs="Times New Roman"/>
        </w:rPr>
        <w:t>Haakon</w:t>
      </w:r>
      <w:proofErr w:type="spellEnd"/>
      <w:r w:rsidR="006926BA" w:rsidRPr="00EB1FE3">
        <w:rPr>
          <w:rFonts w:ascii="Times New Roman" w:hAnsi="Times New Roman" w:cs="Times New Roman"/>
        </w:rPr>
        <w:t xml:space="preserve"> VII Sea </w:t>
      </w:r>
      <w:r w:rsidR="007A17E9" w:rsidRPr="00EB1FE3">
        <w:rPr>
          <w:rFonts w:ascii="Times New Roman" w:hAnsi="Times New Roman" w:cs="Times New Roman"/>
        </w:rPr>
        <w:t xml:space="preserve">during winter. </w:t>
      </w:r>
      <w:r w:rsidR="00FE5546" w:rsidRPr="00EB1FE3">
        <w:rPr>
          <w:rFonts w:ascii="Times New Roman" w:hAnsi="Times New Roman" w:cs="Times New Roman"/>
        </w:rPr>
        <w:t>Mean probability</w:t>
      </w:r>
      <w:r w:rsidR="00B171D3" w:rsidRPr="00EB1FE3">
        <w:rPr>
          <w:rFonts w:ascii="Times New Roman" w:hAnsi="Times New Roman" w:cs="Times New Roman"/>
        </w:rPr>
        <w:t xml:space="preserve"> (solid line)</w:t>
      </w:r>
      <w:r w:rsidR="00FE5546" w:rsidRPr="00EB1FE3">
        <w:rPr>
          <w:rFonts w:ascii="Times New Roman" w:hAnsi="Times New Roman" w:cs="Times New Roman"/>
        </w:rPr>
        <w:t xml:space="preserve"> of area-restricted search behaviour</w:t>
      </w:r>
      <w:r w:rsidR="007A17E9" w:rsidRPr="00EB1FE3">
        <w:rPr>
          <w:rFonts w:ascii="Times New Roman" w:hAnsi="Times New Roman" w:cs="Times New Roman"/>
        </w:rPr>
        <w:t xml:space="preserve"> ± </w:t>
      </w:r>
      <w:proofErr w:type="spellStart"/>
      <w:r w:rsidR="007A17E9" w:rsidRPr="00EB1FE3">
        <w:rPr>
          <w:rFonts w:ascii="Times New Roman" w:hAnsi="Times New Roman" w:cs="Times New Roman"/>
        </w:rPr>
        <w:t>sd</w:t>
      </w:r>
      <w:proofErr w:type="spellEnd"/>
      <w:r w:rsidR="00B171D3" w:rsidRPr="00EB1FE3">
        <w:rPr>
          <w:rFonts w:ascii="Times New Roman" w:hAnsi="Times New Roman" w:cs="Times New Roman"/>
        </w:rPr>
        <w:t xml:space="preserve"> (grey shaded)</w:t>
      </w:r>
      <w:r w:rsidR="007A17E9" w:rsidRPr="00EB1FE3">
        <w:rPr>
          <w:rFonts w:ascii="Times New Roman" w:hAnsi="Times New Roman" w:cs="Times New Roman"/>
        </w:rPr>
        <w:t xml:space="preserve"> across the 500 bootstraps are shown.</w:t>
      </w:r>
    </w:p>
    <w:p w14:paraId="45C247C8" w14:textId="2C57C10C" w:rsidR="00EB1FE3" w:rsidRDefault="00DF0F23" w:rsidP="00EB1FE3">
      <w:pPr>
        <w:spacing w:line="240" w:lineRule="auto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Abbreviations: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bathym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bathymetry, slope – slope of the sea floor, eke - eddy kinetic energy, ice - sea ice concentration</w:t>
      </w:r>
      <w:r w:rsidR="001159E0"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ssh_gra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640EE5" w:rsidRPr="00EB1FE3">
        <w:rPr>
          <w:rFonts w:ascii="Times New Roman" w:hAnsi="Times New Roman" w:cs="Times New Roman"/>
          <w:i/>
          <w:color w:val="000000"/>
          <w:sz w:val="24"/>
          <w:szCs w:val="24"/>
        </w:rPr>
        <w:t>–</w:t>
      </w:r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sea surface height gradient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sst_gra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640EE5" w:rsidRPr="00EB1FE3">
        <w:rPr>
          <w:rFonts w:ascii="Times New Roman" w:hAnsi="Times New Roman" w:cs="Times New Roman"/>
          <w:i/>
          <w:color w:val="000000"/>
          <w:sz w:val="24"/>
          <w:szCs w:val="24"/>
        </w:rPr>
        <w:t>–</w:t>
      </w:r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sea surface temperature gradient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vmix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vertical mixing speed,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vmix_sd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vertical mixing speed standard deviation</w:t>
      </w:r>
      <w:r w:rsidR="001159E0" w:rsidRPr="00EB1FE3">
        <w:rPr>
          <w:rFonts w:ascii="Times New Roman" w:hAnsi="Times New Roman" w:cs="Times New Roman"/>
          <w:i/>
          <w:color w:val="000000"/>
          <w:sz w:val="24"/>
          <w:szCs w:val="24"/>
        </w:rPr>
        <w:t>,</w:t>
      </w:r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>windmag</w:t>
      </w:r>
      <w:proofErr w:type="spellEnd"/>
      <w:r w:rsidRPr="00EB1FE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– wind magnitude</w:t>
      </w:r>
      <w:r w:rsidR="001159E0" w:rsidRPr="00EB1FE3">
        <w:rPr>
          <w:rFonts w:ascii="Times New Roman" w:hAnsi="Times New Roman" w:cs="Times New Roman"/>
          <w:i/>
          <w:color w:val="000000"/>
          <w:sz w:val="24"/>
          <w:szCs w:val="24"/>
        </w:rPr>
        <w:t>.</w:t>
      </w:r>
    </w:p>
    <w:p w14:paraId="3D95B8B5" w14:textId="77777777" w:rsidR="001908F3" w:rsidRDefault="001908F3" w:rsidP="00EB1FE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BE87C19" w14:textId="7EBE03E4" w:rsidR="001908F3" w:rsidRPr="00EB1FE3" w:rsidRDefault="00EB1FE3" w:rsidP="001908F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172636">
        <w:rPr>
          <w:rFonts w:ascii="Times New Roman" w:hAnsi="Times New Roman" w:cs="Times New Roman"/>
          <w:b/>
          <w:sz w:val="24"/>
          <w:szCs w:val="24"/>
        </w:rPr>
        <w:t>Animation 1 Legend:</w:t>
      </w:r>
      <w:r w:rsidRPr="00172636">
        <w:rPr>
          <w:rFonts w:ascii="Times New Roman" w:hAnsi="Times New Roman" w:cs="Times New Roman"/>
          <w:sz w:val="24"/>
          <w:szCs w:val="24"/>
        </w:rPr>
        <w:t xml:space="preserve"> Animation of the annual movements of the satellite-tracked Ross seals. The blue line represents the ice edge (15% ice concentration) and the coloured dots represent individual seals.</w:t>
      </w:r>
    </w:p>
    <w:p w14:paraId="545B3C64" w14:textId="77777777" w:rsidR="00413DCF" w:rsidRDefault="00413DCF" w:rsidP="00EB1FE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2368463" w14:textId="127A141C" w:rsidR="00EB1FE3" w:rsidRPr="00EB1FE3" w:rsidRDefault="00EB1FE3" w:rsidP="00EB1FE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bookmarkStart w:id="2" w:name="_GoBack"/>
      <w:bookmarkEnd w:id="2"/>
      <w:r w:rsidRPr="00172636">
        <w:rPr>
          <w:rFonts w:ascii="Times New Roman" w:hAnsi="Times New Roman" w:cs="Times New Roman"/>
          <w:b/>
          <w:sz w:val="24"/>
          <w:szCs w:val="24"/>
        </w:rPr>
        <w:t>Animation 2 Legend:</w:t>
      </w:r>
      <w:r w:rsidRPr="00172636">
        <w:rPr>
          <w:rFonts w:ascii="Times New Roman" w:hAnsi="Times New Roman" w:cs="Times New Roman"/>
          <w:sz w:val="24"/>
          <w:szCs w:val="24"/>
        </w:rPr>
        <w:t xml:space="preserve"> Animation of the annual movements of the satellite-tracked Ross seals closely zoomed in, in the eastern Weddell Sea. The blue line represents the ice edge (15% ice concentration) and the coloured dots represent individual seals.</w:t>
      </w:r>
    </w:p>
    <w:p w14:paraId="4033AB2E" w14:textId="77777777" w:rsidR="001159E0" w:rsidRPr="00EB1FE3" w:rsidRDefault="001159E0" w:rsidP="00EB1FE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3EC94BC6" w14:textId="303A7DFC" w:rsidR="00300B6F" w:rsidRPr="00EB1FE3" w:rsidRDefault="00300B6F" w:rsidP="00EB1FE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EB1FE3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94704D3" w14:textId="77777777" w:rsidR="00164774" w:rsidRPr="00EB1FE3" w:rsidRDefault="00164774" w:rsidP="00EB1FE3">
      <w:pPr>
        <w:spacing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B1FE3">
        <w:rPr>
          <w:rFonts w:ascii="Times New Roman" w:hAnsi="Times New Roman" w:cs="Times New Roman"/>
          <w:sz w:val="24"/>
          <w:szCs w:val="24"/>
        </w:rPr>
        <w:t xml:space="preserve">de Boyer </w:t>
      </w:r>
      <w:proofErr w:type="spellStart"/>
      <w:r w:rsidRPr="00EB1FE3">
        <w:rPr>
          <w:rFonts w:ascii="Times New Roman" w:hAnsi="Times New Roman" w:cs="Times New Roman"/>
          <w:sz w:val="24"/>
          <w:szCs w:val="24"/>
        </w:rPr>
        <w:t>Montégut</w:t>
      </w:r>
      <w:proofErr w:type="spellEnd"/>
      <w:r w:rsidRPr="00EB1FE3">
        <w:rPr>
          <w:rFonts w:ascii="Times New Roman" w:hAnsi="Times New Roman" w:cs="Times New Roman"/>
          <w:sz w:val="24"/>
          <w:szCs w:val="24"/>
        </w:rPr>
        <w:t xml:space="preserve">, C. (2004). Mixed layer depth over the global ocean: An examination of profile data and a profile-based climatology. J. </w:t>
      </w:r>
      <w:proofErr w:type="spellStart"/>
      <w:r w:rsidRPr="00EB1FE3">
        <w:rPr>
          <w:rFonts w:ascii="Times New Roman" w:hAnsi="Times New Roman" w:cs="Times New Roman"/>
          <w:sz w:val="24"/>
          <w:szCs w:val="24"/>
        </w:rPr>
        <w:t>Geophys</w:t>
      </w:r>
      <w:proofErr w:type="spellEnd"/>
      <w:r w:rsidRPr="00EB1FE3">
        <w:rPr>
          <w:rFonts w:ascii="Times New Roman" w:hAnsi="Times New Roman" w:cs="Times New Roman"/>
          <w:sz w:val="24"/>
          <w:szCs w:val="24"/>
        </w:rPr>
        <w:t>. Res. 109, C12003. doi:10.1029/2004JC002378.</w:t>
      </w:r>
    </w:p>
    <w:p w14:paraId="0490CB14" w14:textId="77777777" w:rsidR="00164774" w:rsidRPr="00EB1FE3" w:rsidRDefault="00164774" w:rsidP="00EB1FE3">
      <w:pPr>
        <w:spacing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B1FE3">
        <w:rPr>
          <w:rFonts w:ascii="Times New Roman" w:hAnsi="Times New Roman" w:cs="Times New Roman"/>
          <w:sz w:val="24"/>
          <w:szCs w:val="24"/>
        </w:rPr>
        <w:t xml:space="preserve">Greenwell, B. M. (2017). </w:t>
      </w:r>
      <w:proofErr w:type="spellStart"/>
      <w:r w:rsidRPr="00EB1FE3">
        <w:rPr>
          <w:rFonts w:ascii="Times New Roman" w:hAnsi="Times New Roman" w:cs="Times New Roman"/>
          <w:sz w:val="24"/>
          <w:szCs w:val="24"/>
        </w:rPr>
        <w:t>pdp</w:t>
      </w:r>
      <w:proofErr w:type="spellEnd"/>
      <w:r w:rsidRPr="00EB1FE3">
        <w:rPr>
          <w:rFonts w:ascii="Times New Roman" w:hAnsi="Times New Roman" w:cs="Times New Roman"/>
          <w:sz w:val="24"/>
          <w:szCs w:val="24"/>
        </w:rPr>
        <w:t>: An R Package for Constructing Partial Dependence Plots. R J. 9, 421–436.</w:t>
      </w:r>
    </w:p>
    <w:p w14:paraId="41CB6920" w14:textId="77777777" w:rsidR="00164774" w:rsidRPr="00EB1FE3" w:rsidRDefault="00164774" w:rsidP="00EB1FE3">
      <w:pPr>
        <w:spacing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B1FE3">
        <w:rPr>
          <w:rFonts w:ascii="Times New Roman" w:hAnsi="Times New Roman" w:cs="Times New Roman"/>
          <w:sz w:val="24"/>
          <w:szCs w:val="24"/>
        </w:rPr>
        <w:lastRenderedPageBreak/>
        <w:t>R Core Team (2019). R: A language and environment for statistical computing. R Foundation for Statistical Computing. http://www.R-project.org. Available at: https://www.r-project.org/.</w:t>
      </w:r>
    </w:p>
    <w:p w14:paraId="4EFFFA52" w14:textId="338CC692" w:rsidR="00164774" w:rsidRPr="00EB1FE3" w:rsidRDefault="00164774" w:rsidP="00EB1FE3">
      <w:pPr>
        <w:spacing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B1FE3">
        <w:rPr>
          <w:rFonts w:ascii="Times New Roman" w:hAnsi="Times New Roman" w:cs="Times New Roman"/>
          <w:sz w:val="24"/>
          <w:szCs w:val="24"/>
        </w:rPr>
        <w:t>Raymond, B. (2018). Polar Environmental Data Layers Australian Antarctic Data Centre - CAASM Metadata (https://data.aad.gov.au/metadata/records/Polar_Environmental_Data).</w:t>
      </w:r>
      <w:bookmarkEnd w:id="0"/>
    </w:p>
    <w:sectPr w:rsidR="00164774" w:rsidRPr="00EB1FE3" w:rsidSect="000750B6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C8ADD0" w14:textId="77777777" w:rsidR="00FC050C" w:rsidRDefault="00FC050C" w:rsidP="00D039BC">
      <w:pPr>
        <w:spacing w:after="0" w:line="240" w:lineRule="auto"/>
      </w:pPr>
      <w:r>
        <w:separator/>
      </w:r>
    </w:p>
  </w:endnote>
  <w:endnote w:type="continuationSeparator" w:id="0">
    <w:p w14:paraId="1D8C1BDB" w14:textId="77777777" w:rsidR="00FC050C" w:rsidRDefault="00FC050C" w:rsidP="00D039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030851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9BF8C5" w14:textId="3FD36B65" w:rsidR="001908F3" w:rsidRDefault="001908F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E7944A0" w14:textId="77777777" w:rsidR="00D039BC" w:rsidRDefault="00D039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C46FB0" w14:textId="77777777" w:rsidR="00FC050C" w:rsidRDefault="00FC050C" w:rsidP="00D039BC">
      <w:pPr>
        <w:spacing w:after="0" w:line="240" w:lineRule="auto"/>
      </w:pPr>
      <w:r>
        <w:separator/>
      </w:r>
    </w:p>
  </w:footnote>
  <w:footnote w:type="continuationSeparator" w:id="0">
    <w:p w14:paraId="40BE0396" w14:textId="77777777" w:rsidR="00FC050C" w:rsidRDefault="00FC050C" w:rsidP="00D039B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B6CEF"/>
    <w:rsid w:val="00010CA2"/>
    <w:rsid w:val="00062AD4"/>
    <w:rsid w:val="00065378"/>
    <w:rsid w:val="00071328"/>
    <w:rsid w:val="000750B6"/>
    <w:rsid w:val="00081457"/>
    <w:rsid w:val="001159E0"/>
    <w:rsid w:val="00164774"/>
    <w:rsid w:val="00172636"/>
    <w:rsid w:val="00176355"/>
    <w:rsid w:val="001908F3"/>
    <w:rsid w:val="00224AE9"/>
    <w:rsid w:val="002611C0"/>
    <w:rsid w:val="002D3514"/>
    <w:rsid w:val="00300B6F"/>
    <w:rsid w:val="0032362F"/>
    <w:rsid w:val="00364B7C"/>
    <w:rsid w:val="00405684"/>
    <w:rsid w:val="00413DCF"/>
    <w:rsid w:val="004242CB"/>
    <w:rsid w:val="0042619B"/>
    <w:rsid w:val="004325DF"/>
    <w:rsid w:val="00446C3D"/>
    <w:rsid w:val="00510A58"/>
    <w:rsid w:val="005E36EA"/>
    <w:rsid w:val="0061753C"/>
    <w:rsid w:val="006275C2"/>
    <w:rsid w:val="00640EE5"/>
    <w:rsid w:val="006664E9"/>
    <w:rsid w:val="006926BA"/>
    <w:rsid w:val="006959F8"/>
    <w:rsid w:val="006B6CEF"/>
    <w:rsid w:val="007A17E9"/>
    <w:rsid w:val="007F06E9"/>
    <w:rsid w:val="0090638E"/>
    <w:rsid w:val="00946BF7"/>
    <w:rsid w:val="00997EB1"/>
    <w:rsid w:val="00A72175"/>
    <w:rsid w:val="00A821A1"/>
    <w:rsid w:val="00B15F70"/>
    <w:rsid w:val="00B171D3"/>
    <w:rsid w:val="00B20FD1"/>
    <w:rsid w:val="00B3796C"/>
    <w:rsid w:val="00BC58AD"/>
    <w:rsid w:val="00C1122E"/>
    <w:rsid w:val="00CA4341"/>
    <w:rsid w:val="00CC5DC3"/>
    <w:rsid w:val="00CE129E"/>
    <w:rsid w:val="00D039BC"/>
    <w:rsid w:val="00D16097"/>
    <w:rsid w:val="00D31CB4"/>
    <w:rsid w:val="00D73D0D"/>
    <w:rsid w:val="00D93963"/>
    <w:rsid w:val="00DC26F2"/>
    <w:rsid w:val="00DF0F23"/>
    <w:rsid w:val="00EB1FE3"/>
    <w:rsid w:val="00EE1B94"/>
    <w:rsid w:val="00EF393E"/>
    <w:rsid w:val="00EF7041"/>
    <w:rsid w:val="00F66F84"/>
    <w:rsid w:val="00FA367E"/>
    <w:rsid w:val="00FC050C"/>
    <w:rsid w:val="00FE55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FA7122"/>
  <w15:chartTrackingRefBased/>
  <w15:docId w15:val="{0F663AA0-7812-43FF-84B8-BCAD273B21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B6CE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7217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F66F84"/>
  </w:style>
  <w:style w:type="character" w:styleId="Hyperlink">
    <w:name w:val="Hyperlink"/>
    <w:basedOn w:val="DefaultParagraphFont"/>
    <w:uiPriority w:val="99"/>
    <w:unhideWhenUsed/>
    <w:rsid w:val="00CC5DC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C5DC3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24AE9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039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39BC"/>
  </w:style>
  <w:style w:type="paragraph" w:styleId="Footer">
    <w:name w:val="footer"/>
    <w:basedOn w:val="Normal"/>
    <w:link w:val="FooterChar"/>
    <w:uiPriority w:val="99"/>
    <w:unhideWhenUsed/>
    <w:rsid w:val="00D039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39BC"/>
  </w:style>
  <w:style w:type="character" w:styleId="CommentReference">
    <w:name w:val="annotation reference"/>
    <w:basedOn w:val="DefaultParagraphFont"/>
    <w:uiPriority w:val="99"/>
    <w:semiHidden/>
    <w:unhideWhenUsed/>
    <w:rsid w:val="00946B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6B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6B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6B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6B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6B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6BF7"/>
    <w:rPr>
      <w:rFonts w:ascii="Segoe UI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1908F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908F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785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44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9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5778A3-8534-49BC-82D2-ACB04FF9E3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6</Pages>
  <Words>1412</Words>
  <Characters>8055</Characters>
  <Application>Microsoft Office Word</Application>
  <DocSecurity>0</DocSecurity>
  <Lines>67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M Wege</dc:creator>
  <cp:keywords/>
  <dc:description/>
  <cp:lastModifiedBy>Mia Wege, Dr</cp:lastModifiedBy>
  <cp:revision>12</cp:revision>
  <dcterms:created xsi:type="dcterms:W3CDTF">2020-11-24T10:20:00Z</dcterms:created>
  <dcterms:modified xsi:type="dcterms:W3CDTF">2021-04-21T1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animal-behaviour</vt:lpwstr>
  </property>
  <property fmtid="{D5CDD505-2E9C-101B-9397-08002B2CF9AE}" pid="7" name="Mendeley Recent Style Name 2_1">
    <vt:lpwstr>Animal Behaviour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diversity-and-distributions</vt:lpwstr>
  </property>
  <property fmtid="{D5CDD505-2E9C-101B-9397-08002B2CF9AE}" pid="13" name="Mendeley Recent Style Name 5_1">
    <vt:lpwstr>Diversity and Distributions</vt:lpwstr>
  </property>
  <property fmtid="{D5CDD505-2E9C-101B-9397-08002B2CF9AE}" pid="14" name="Mendeley Recent Style Id 6_1">
    <vt:lpwstr>http://www.zotero.org/styles/frontiers-in-marine-science</vt:lpwstr>
  </property>
  <property fmtid="{D5CDD505-2E9C-101B-9397-08002B2CF9AE}" pid="15" name="Mendeley Recent Style Name 6_1">
    <vt:lpwstr>Frontiers in Marine Science</vt:lpwstr>
  </property>
  <property fmtid="{D5CDD505-2E9C-101B-9397-08002B2CF9AE}" pid="16" name="Mendeley Recent Style Id 7_1">
    <vt:lpwstr>http://www.zotero.org/styles/global-change-biology</vt:lpwstr>
  </property>
  <property fmtid="{D5CDD505-2E9C-101B-9397-08002B2CF9AE}" pid="17" name="Mendeley Recent Style Name 7_1">
    <vt:lpwstr>Global Change Biology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163a3c8-292b-361d-b146-741ac6741b3f</vt:lpwstr>
  </property>
  <property fmtid="{D5CDD505-2E9C-101B-9397-08002B2CF9AE}" pid="24" name="Mendeley Citation Style_1">
    <vt:lpwstr>http://www.zotero.org/styles/diversity-and-distributions</vt:lpwstr>
  </property>
</Properties>
</file>